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DE904F" w14:textId="05CE4DCC" w:rsidR="003E5FE7" w:rsidRPr="00B05D61" w:rsidRDefault="0082177B" w:rsidP="003E5FE7">
      <w:pPr>
        <w:autoSpaceDE w:val="0"/>
        <w:autoSpaceDN w:val="0"/>
        <w:adjustRightInd w:val="0"/>
        <w:spacing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>S1</w:t>
      </w:r>
      <w:r w:rsidR="000769AC">
        <w:rPr>
          <w:sz w:val="22"/>
          <w:szCs w:val="22"/>
        </w:rPr>
        <w:t xml:space="preserve"> </w:t>
      </w:r>
      <w:r w:rsidR="003E5FE7" w:rsidRPr="00B05D61">
        <w:rPr>
          <w:sz w:val="22"/>
          <w:szCs w:val="22"/>
        </w:rPr>
        <w:t>Table</w:t>
      </w:r>
      <w:bookmarkStart w:id="0" w:name="_GoBack"/>
      <w:bookmarkEnd w:id="0"/>
      <w:r w:rsidR="003E5FE7" w:rsidRPr="00B05D61">
        <w:rPr>
          <w:sz w:val="22"/>
          <w:szCs w:val="22"/>
        </w:rPr>
        <w:t>. Gen</w:t>
      </w:r>
      <w:r w:rsidR="003E5FE7">
        <w:rPr>
          <w:sz w:val="22"/>
          <w:szCs w:val="22"/>
        </w:rPr>
        <w:t>e</w:t>
      </w:r>
      <w:r w:rsidR="003E5FE7" w:rsidRPr="00B05D61">
        <w:rPr>
          <w:sz w:val="22"/>
          <w:szCs w:val="22"/>
        </w:rPr>
        <w:t xml:space="preserve">tic diversity estimates for the 33 </w:t>
      </w:r>
      <w:r w:rsidR="003E5FE7" w:rsidRPr="00B05D61">
        <w:rPr>
          <w:i/>
          <w:sz w:val="22"/>
          <w:szCs w:val="22"/>
        </w:rPr>
        <w:t>P. pratensis</w:t>
      </w:r>
      <w:r w:rsidR="003E5FE7" w:rsidRPr="00B05D61">
        <w:rPr>
          <w:sz w:val="22"/>
          <w:szCs w:val="22"/>
        </w:rPr>
        <w:t xml:space="preserve"> populations.</w:t>
      </w:r>
    </w:p>
    <w:p w14:paraId="2F52DFA5" w14:textId="77777777" w:rsidR="003E5FE7" w:rsidRPr="00B05D61" w:rsidRDefault="003E5FE7" w:rsidP="003E5FE7">
      <w:pPr>
        <w:autoSpaceDE w:val="0"/>
        <w:autoSpaceDN w:val="0"/>
        <w:adjustRightInd w:val="0"/>
        <w:spacing w:line="360" w:lineRule="auto"/>
        <w:rPr>
          <w:sz w:val="22"/>
          <w:szCs w:val="22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396"/>
        <w:gridCol w:w="1391"/>
        <w:gridCol w:w="1601"/>
        <w:gridCol w:w="1421"/>
        <w:gridCol w:w="1007"/>
        <w:gridCol w:w="782"/>
        <w:gridCol w:w="852"/>
      </w:tblGrid>
      <w:tr w:rsidR="003E5FE7" w:rsidRPr="000E458A" w14:paraId="7240E962" w14:textId="77777777" w:rsidTr="001B6CF9">
        <w:trPr>
          <w:trHeight w:val="49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5A989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#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9C5C3A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Accession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8AFD94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Geographic origi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F2EEECE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Biological statu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68C3F15" w14:textId="77777777" w:rsidR="003E5FE7" w:rsidRPr="000E458A" w:rsidRDefault="003E5FE7" w:rsidP="00486BEB">
            <w:pPr>
              <w:jc w:val="center"/>
              <w:rPr>
                <w:bCs/>
                <w:sz w:val="18"/>
                <w:szCs w:val="18"/>
              </w:rPr>
            </w:pPr>
            <w:proofErr w:type="spellStart"/>
            <w:r w:rsidRPr="000E458A">
              <w:rPr>
                <w:bCs/>
                <w:sz w:val="18"/>
                <w:szCs w:val="18"/>
              </w:rPr>
              <w:t>LocusCAP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5CF832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proofErr w:type="spellStart"/>
            <w:r w:rsidRPr="000E458A">
              <w:rPr>
                <w:bCs/>
                <w:sz w:val="18"/>
                <w:szCs w:val="18"/>
              </w:rPr>
              <w:t>Hj</w:t>
            </w:r>
            <w:proofErr w:type="spellEnd"/>
            <w:r w:rsidRPr="000E458A">
              <w:rPr>
                <w:bCs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A81C3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SE (</w:t>
            </w:r>
            <w:proofErr w:type="spellStart"/>
            <w:r w:rsidRPr="000E458A">
              <w:rPr>
                <w:bCs/>
                <w:sz w:val="18"/>
                <w:szCs w:val="18"/>
              </w:rPr>
              <w:t>Hj</w:t>
            </w:r>
            <w:proofErr w:type="spellEnd"/>
            <w:r w:rsidRPr="000E458A">
              <w:rPr>
                <w:bCs/>
                <w:sz w:val="18"/>
                <w:szCs w:val="18"/>
              </w:rPr>
              <w:t>)</w:t>
            </w:r>
            <w:r w:rsidR="00AD22B4" w:rsidRPr="00486BEB">
              <w:rPr>
                <w:bCs/>
                <w:vertAlign w:val="superscript"/>
              </w:rPr>
              <w:t>§</w:t>
            </w:r>
          </w:p>
        </w:tc>
      </w:tr>
      <w:tr w:rsidR="003E5FE7" w:rsidRPr="000E458A" w14:paraId="7394BA6C" w14:textId="77777777" w:rsidTr="001B6CF9">
        <w:trPr>
          <w:trHeight w:val="255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F4642B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57B73D4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C1748B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Turkey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4D268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ECC4D6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7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EC351D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628BAD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5902DB47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2BC0A5C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8A5073C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133BE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Swede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2EDBBC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5487C6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8D887F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75E4790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505FF100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5DA30A6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2D23867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5CAA95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ra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ACFA4AF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AED8FE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1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6B5C7C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06BE5F7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4</w:t>
            </w:r>
          </w:p>
        </w:tc>
      </w:tr>
      <w:tr w:rsidR="003E5FE7" w:rsidRPr="000E458A" w14:paraId="48BA060C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BAD786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8EFB98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FACD11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Netherlan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3DE853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AAAA19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F05362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0AB</w:t>
            </w:r>
          </w:p>
        </w:tc>
        <w:tc>
          <w:tcPr>
            <w:tcW w:w="0" w:type="auto"/>
            <w:vAlign w:val="center"/>
          </w:tcPr>
          <w:p w14:paraId="75FB676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2EEC23E7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2386E67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44DAA6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I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184BD3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Polan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C5CAA1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9F5575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425A163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2AB</w:t>
            </w:r>
          </w:p>
        </w:tc>
        <w:tc>
          <w:tcPr>
            <w:tcW w:w="0" w:type="auto"/>
            <w:vAlign w:val="center"/>
          </w:tcPr>
          <w:p w14:paraId="62AD56E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4</w:t>
            </w:r>
          </w:p>
        </w:tc>
      </w:tr>
      <w:tr w:rsidR="003E5FE7" w:rsidRPr="000E458A" w14:paraId="65882E1C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342A270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0288778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DE1E27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Germany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DB9708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E1DE21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76CB3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1AB</w:t>
            </w:r>
          </w:p>
        </w:tc>
        <w:tc>
          <w:tcPr>
            <w:tcW w:w="0" w:type="auto"/>
            <w:vAlign w:val="center"/>
          </w:tcPr>
          <w:p w14:paraId="675FE95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51F71799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345DD12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2D64A4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E7AA62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Hungary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244A69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EB8D8D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463509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2118DD8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6F038131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F51321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8FB1FE1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502C2D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Denmark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5F8C21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3AB0F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7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DA4C27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04C4051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74B457D8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7480261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34232C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A2977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Belgium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19A943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234DAD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0BC7AC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6A</w:t>
            </w:r>
          </w:p>
        </w:tc>
        <w:tc>
          <w:tcPr>
            <w:tcW w:w="0" w:type="auto"/>
            <w:vAlign w:val="center"/>
          </w:tcPr>
          <w:p w14:paraId="69BF8DE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59531BC4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459AF3C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485F75F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26FE39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 (PG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979BBF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E2BE1F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488DAA3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1AB</w:t>
            </w:r>
          </w:p>
        </w:tc>
        <w:tc>
          <w:tcPr>
            <w:tcW w:w="0" w:type="auto"/>
            <w:vAlign w:val="center"/>
          </w:tcPr>
          <w:p w14:paraId="3138564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62E1C453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645D019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F132ACA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Q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D5D69E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 (IS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3B50A6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5BF31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89C0F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18B</w:t>
            </w:r>
          </w:p>
        </w:tc>
        <w:tc>
          <w:tcPr>
            <w:tcW w:w="0" w:type="auto"/>
            <w:vAlign w:val="center"/>
          </w:tcPr>
          <w:p w14:paraId="04BD07D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2</w:t>
            </w:r>
          </w:p>
        </w:tc>
      </w:tr>
      <w:tr w:rsidR="003E5FE7" w:rsidRPr="000E458A" w14:paraId="7E4CF8FC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A35977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5009EF9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R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3DFA22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 (VE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5BA68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80F668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1DCFD6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1AB</w:t>
            </w:r>
          </w:p>
        </w:tc>
        <w:tc>
          <w:tcPr>
            <w:tcW w:w="0" w:type="auto"/>
            <w:vAlign w:val="center"/>
          </w:tcPr>
          <w:p w14:paraId="75F2CA6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4</w:t>
            </w:r>
          </w:p>
        </w:tc>
      </w:tr>
      <w:tr w:rsidR="003E5FE7" w:rsidRPr="000E458A" w14:paraId="65CA05BD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69F8D4B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A04F2A8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S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ADDD4C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 (NO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B387D2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127320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2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7B78BC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2AB</w:t>
            </w:r>
          </w:p>
        </w:tc>
        <w:tc>
          <w:tcPr>
            <w:tcW w:w="0" w:type="auto"/>
            <w:vAlign w:val="center"/>
          </w:tcPr>
          <w:p w14:paraId="677A9C4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3B9F1528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124B1B7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669B571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T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0628AA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, (MC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F6D803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6DC47C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3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BBB3D7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6931EEB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4950BD0A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60FB67F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7D12130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V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CF304D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SA (NC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20D236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D1470A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43273A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0AB</w:t>
            </w:r>
          </w:p>
        </w:tc>
        <w:tc>
          <w:tcPr>
            <w:tcW w:w="0" w:type="auto"/>
            <w:vAlign w:val="center"/>
          </w:tcPr>
          <w:p w14:paraId="2E8BEEB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2</w:t>
            </w:r>
          </w:p>
        </w:tc>
      </w:tr>
      <w:tr w:rsidR="003E5FE7" w:rsidRPr="000E458A" w14:paraId="2B831ACB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39710013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F1CB1C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JB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ADC966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SA (NY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81C97A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D1B16A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8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341BE0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6C23911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663C7F5E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5FA7B0F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F3DD28C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J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1C3094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SA (IL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2476FA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99481B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1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40132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622CA82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3312D72A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39EF1BC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5089674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J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580A3B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SA (AK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315EA4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AC9086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54E94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0AB</w:t>
            </w:r>
          </w:p>
        </w:tc>
        <w:tc>
          <w:tcPr>
            <w:tcW w:w="0" w:type="auto"/>
            <w:vAlign w:val="center"/>
          </w:tcPr>
          <w:p w14:paraId="4D86450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3</w:t>
            </w:r>
          </w:p>
        </w:tc>
      </w:tr>
      <w:tr w:rsidR="003E5FE7" w:rsidRPr="000E458A" w14:paraId="49214EF9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74D533E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23445D6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JF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A67E96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SA (OR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F71D2E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CB4FAD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6085E9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18B</w:t>
            </w:r>
          </w:p>
        </w:tc>
        <w:tc>
          <w:tcPr>
            <w:tcW w:w="0" w:type="auto"/>
            <w:vAlign w:val="center"/>
          </w:tcPr>
          <w:p w14:paraId="3A2218E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2</w:t>
            </w:r>
          </w:p>
        </w:tc>
      </w:tr>
      <w:tr w:rsidR="003E5FE7" w:rsidRPr="000E458A" w14:paraId="39333F99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1DDF7B2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1835E3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JG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7C1DA1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taly (RI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2D87F17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690944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39582F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5AB</w:t>
            </w:r>
          </w:p>
        </w:tc>
        <w:tc>
          <w:tcPr>
            <w:tcW w:w="0" w:type="auto"/>
            <w:vAlign w:val="center"/>
          </w:tcPr>
          <w:p w14:paraId="39CE44D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7</w:t>
            </w:r>
          </w:p>
        </w:tc>
      </w:tr>
      <w:tr w:rsidR="003E5FE7" w:rsidRPr="000E458A" w14:paraId="131AF631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7E1BAE7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700FBED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BCD6DC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Japa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2F8DAA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FE952C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1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1A27E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077AF523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78BBF627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C636B4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D1836F9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501CBA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hin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0EF377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42F89A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BF9E3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5AB</w:t>
            </w:r>
          </w:p>
        </w:tc>
        <w:tc>
          <w:tcPr>
            <w:tcW w:w="0" w:type="auto"/>
            <w:vAlign w:val="center"/>
          </w:tcPr>
          <w:p w14:paraId="6825445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8</w:t>
            </w:r>
          </w:p>
        </w:tc>
      </w:tr>
      <w:tr w:rsidR="003E5FE7" w:rsidRPr="000E458A" w14:paraId="594753E2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5DDF1E9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A67554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D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3F000D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Mongoli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95E06F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73DDBB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B21E45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19B</w:t>
            </w:r>
          </w:p>
        </w:tc>
        <w:tc>
          <w:tcPr>
            <w:tcW w:w="0" w:type="auto"/>
            <w:vAlign w:val="center"/>
          </w:tcPr>
          <w:p w14:paraId="4E421C5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2</w:t>
            </w:r>
          </w:p>
        </w:tc>
      </w:tr>
      <w:tr w:rsidR="003E5FE7" w:rsidRPr="000E458A" w14:paraId="700E5BA9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2069EA1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A46E1F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G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C5726C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Russian Federatio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6788C8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9B3A26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6B472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4AB</w:t>
            </w:r>
          </w:p>
        </w:tc>
        <w:tc>
          <w:tcPr>
            <w:tcW w:w="0" w:type="auto"/>
            <w:vAlign w:val="center"/>
          </w:tcPr>
          <w:p w14:paraId="5D9674D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680E6C65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71DF5BA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0CB056F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I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79C33F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krain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E83416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C70299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1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F8494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5120880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7</w:t>
            </w:r>
          </w:p>
        </w:tc>
      </w:tr>
      <w:tr w:rsidR="003E5FE7" w:rsidRPr="000E458A" w14:paraId="616C71CE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C615D53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45EB95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L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B6B6FF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fghanista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B369D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4EF3FE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737DF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2EB4995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4591F33D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1856D0B1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590DC82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M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16848A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zech Republi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8B74DCA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2FF72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A2A6D6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0AB</w:t>
            </w:r>
          </w:p>
        </w:tc>
        <w:tc>
          <w:tcPr>
            <w:tcW w:w="0" w:type="auto"/>
            <w:vAlign w:val="center"/>
          </w:tcPr>
          <w:p w14:paraId="48B43CE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  <w:tr w:rsidR="003E5FE7" w:rsidRPr="000E458A" w14:paraId="2DE25BF3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B2D4C4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3D3B620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BFED94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ited Kingdom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AE1F84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9FE3E7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9B02FEE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0AB</w:t>
            </w:r>
          </w:p>
        </w:tc>
        <w:tc>
          <w:tcPr>
            <w:tcW w:w="0" w:type="auto"/>
            <w:vAlign w:val="center"/>
          </w:tcPr>
          <w:p w14:paraId="072B943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4</w:t>
            </w:r>
          </w:p>
        </w:tc>
      </w:tr>
      <w:tr w:rsidR="003E5FE7" w:rsidRPr="000E458A" w14:paraId="71182DC7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5FEE3BD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1797FCA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O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D28516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Indi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EC8DC2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U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AB1987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A31A7E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vAlign w:val="center"/>
          </w:tcPr>
          <w:p w14:paraId="3E021624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6</w:t>
            </w:r>
          </w:p>
        </w:tc>
      </w:tr>
      <w:tr w:rsidR="003E5FE7" w:rsidRPr="000E458A" w14:paraId="6B15090E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47A12F2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D9B527A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P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AB7BB3C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Morocco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596A705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F92237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4674BF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18B</w:t>
            </w:r>
          </w:p>
        </w:tc>
        <w:tc>
          <w:tcPr>
            <w:tcW w:w="0" w:type="auto"/>
            <w:vAlign w:val="center"/>
          </w:tcPr>
          <w:p w14:paraId="79DB3F3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1</w:t>
            </w:r>
          </w:p>
        </w:tc>
      </w:tr>
      <w:tr w:rsidR="003E5FE7" w:rsidRPr="000E458A" w14:paraId="75F98D1A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2109437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3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6DFCED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Q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58D01F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South Afric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92245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A89313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C31DE5F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18B</w:t>
            </w:r>
          </w:p>
        </w:tc>
        <w:tc>
          <w:tcPr>
            <w:tcW w:w="0" w:type="auto"/>
            <w:vAlign w:val="center"/>
          </w:tcPr>
          <w:p w14:paraId="202CE929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1</w:t>
            </w:r>
          </w:p>
        </w:tc>
      </w:tr>
      <w:tr w:rsidR="003E5FE7" w:rsidRPr="000E458A" w14:paraId="0A4CC5A0" w14:textId="77777777" w:rsidTr="001B6CF9">
        <w:trPr>
          <w:trHeight w:val="255"/>
        </w:trPr>
        <w:tc>
          <w:tcPr>
            <w:tcW w:w="0" w:type="auto"/>
            <w:shd w:val="clear" w:color="auto" w:fill="auto"/>
            <w:noWrap/>
            <w:vAlign w:val="center"/>
          </w:tcPr>
          <w:p w14:paraId="01A71C0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2EAFC82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R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E5B10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Spain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5C59940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894D17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03478DD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1AB</w:t>
            </w:r>
          </w:p>
        </w:tc>
        <w:tc>
          <w:tcPr>
            <w:tcW w:w="0" w:type="auto"/>
            <w:vAlign w:val="center"/>
          </w:tcPr>
          <w:p w14:paraId="080D88F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4</w:t>
            </w:r>
          </w:p>
        </w:tc>
      </w:tr>
      <w:tr w:rsidR="003E5FE7" w:rsidRPr="000E458A" w14:paraId="44A1C9BC" w14:textId="77777777" w:rsidTr="001B6CF9">
        <w:trPr>
          <w:trHeight w:val="255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E4646B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3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12DDA7" w14:textId="77777777" w:rsidR="003E5FE7" w:rsidRPr="000E458A" w:rsidRDefault="003E5FE7" w:rsidP="001B6CF9">
            <w:pPr>
              <w:jc w:val="center"/>
              <w:rPr>
                <w:bCs/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XU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3CE11FB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Canad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949A82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bCs/>
                <w:sz w:val="18"/>
                <w:szCs w:val="18"/>
              </w:rPr>
              <w:t>W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6F83C47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A/C, 0.3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2D3B78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23AB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E4F55F6" w14:textId="77777777" w:rsidR="003E5FE7" w:rsidRPr="000E458A" w:rsidRDefault="003E5FE7" w:rsidP="001B6CF9">
            <w:pPr>
              <w:jc w:val="center"/>
              <w:rPr>
                <w:sz w:val="18"/>
                <w:szCs w:val="18"/>
              </w:rPr>
            </w:pPr>
            <w:r w:rsidRPr="000E458A">
              <w:rPr>
                <w:sz w:val="18"/>
                <w:szCs w:val="18"/>
              </w:rPr>
              <w:t>0</w:t>
            </w:r>
            <w:r>
              <w:rPr>
                <w:sz w:val="18"/>
                <w:szCs w:val="18"/>
              </w:rPr>
              <w:t>.</w:t>
            </w:r>
            <w:r w:rsidRPr="000E458A">
              <w:rPr>
                <w:sz w:val="18"/>
                <w:szCs w:val="18"/>
              </w:rPr>
              <w:t>015</w:t>
            </w:r>
          </w:p>
        </w:tc>
      </w:tr>
    </w:tbl>
    <w:p w14:paraId="0DC50572" w14:textId="77777777" w:rsidR="003E5FE7" w:rsidRPr="00486BEB" w:rsidRDefault="003E5FE7" w:rsidP="00486BEB">
      <w:pPr>
        <w:autoSpaceDE w:val="0"/>
        <w:autoSpaceDN w:val="0"/>
        <w:adjustRightInd w:val="0"/>
        <w:spacing w:line="360" w:lineRule="auto"/>
        <w:jc w:val="both"/>
        <w:rPr>
          <w:sz w:val="20"/>
          <w:szCs w:val="22"/>
        </w:rPr>
      </w:pPr>
      <w:r w:rsidRPr="000E458A">
        <w:rPr>
          <w:sz w:val="22"/>
          <w:szCs w:val="22"/>
        </w:rPr>
        <w:t>†</w:t>
      </w:r>
      <w:r>
        <w:rPr>
          <w:sz w:val="22"/>
          <w:szCs w:val="22"/>
        </w:rPr>
        <w:t xml:space="preserve"> </w:t>
      </w:r>
      <w:proofErr w:type="spellStart"/>
      <w:r w:rsidRPr="00B05D61">
        <w:rPr>
          <w:sz w:val="22"/>
          <w:szCs w:val="22"/>
        </w:rPr>
        <w:t>Hj</w:t>
      </w:r>
      <w:proofErr w:type="spellEnd"/>
      <w:r w:rsidR="00AD22B4">
        <w:rPr>
          <w:sz w:val="22"/>
          <w:szCs w:val="22"/>
        </w:rPr>
        <w:t xml:space="preserve">, gene diversity estimate, </w:t>
      </w:r>
      <w:r w:rsidR="00AD22B4" w:rsidRPr="00B05D61">
        <w:rPr>
          <w:sz w:val="22"/>
          <w:szCs w:val="22"/>
        </w:rPr>
        <w:t>analogous to the unbiased expected heterozygosity He</w:t>
      </w:r>
      <w:r w:rsidR="00AD22B4">
        <w:rPr>
          <w:sz w:val="22"/>
          <w:szCs w:val="22"/>
        </w:rPr>
        <w:t xml:space="preserve"> (</w:t>
      </w:r>
      <w:r w:rsidR="00AD22B4">
        <w:rPr>
          <w:sz w:val="22"/>
          <w:szCs w:val="22"/>
        </w:rPr>
        <w:fldChar w:fldCharType="begin" w:fldLock="1"/>
      </w:r>
      <w:r w:rsidR="00AD22B4">
        <w:rPr>
          <w:sz w:val="22"/>
          <w:szCs w:val="22"/>
        </w:rPr>
        <w:instrText>ADDIN CSL_CITATION { "citationItems" : [ { "id" : "ITEM-1", "itemData" : { "author" : [ { "dropping-particle" : "", "family" : "Nei", "given" : "M", "non-dropping-particle" : "", "parse-names" : false, "suffix" : "" } ], "container-title" : "Genetics", "id" : "ITEM-1", "issued" : { "date-parts" : [ [ "1978" ] ] }, "page" : "583-590", "title" : "Estimation of average heterozygosity and genetic distance from a small number of individuals", "type" : "article-journal", "volume" : "89" }, "uris" : [ "http://www.mendeley.com/documents/?uuid=a1384816-d11b-4cf2-976e-2ccd2011333d" ] } ], "mendeley" : { "manualFormatting" : "Nei 1978", "previouslyFormattedCitation" : "(Nei 1978)" }, "properties" : { "noteIndex" : 0 }, "schema" : "https://github.com/citation-style-language/schema/raw/master/csl-citation.json" }</w:instrText>
      </w:r>
      <w:r w:rsidR="00AD22B4">
        <w:rPr>
          <w:sz w:val="22"/>
          <w:szCs w:val="22"/>
        </w:rPr>
        <w:fldChar w:fldCharType="separate"/>
      </w:r>
      <w:r w:rsidR="00AD22B4" w:rsidRPr="004D2AE0">
        <w:rPr>
          <w:noProof/>
          <w:sz w:val="22"/>
          <w:szCs w:val="22"/>
        </w:rPr>
        <w:t>Nei 1978</w:t>
      </w:r>
      <w:r w:rsidR="00AD22B4">
        <w:rPr>
          <w:sz w:val="22"/>
          <w:szCs w:val="22"/>
        </w:rPr>
        <w:fldChar w:fldCharType="end"/>
      </w:r>
      <w:r w:rsidR="00AD22B4">
        <w:rPr>
          <w:sz w:val="22"/>
          <w:szCs w:val="22"/>
        </w:rPr>
        <w:t xml:space="preserve">); </w:t>
      </w:r>
      <w:proofErr w:type="spellStart"/>
      <w:r w:rsidR="00AD22B4" w:rsidRPr="00B05D61">
        <w:rPr>
          <w:sz w:val="22"/>
          <w:szCs w:val="22"/>
        </w:rPr>
        <w:t>Hj</w:t>
      </w:r>
      <w:proofErr w:type="spellEnd"/>
      <w:r w:rsidR="00AD22B4">
        <w:rPr>
          <w:sz w:val="22"/>
          <w:szCs w:val="22"/>
        </w:rPr>
        <w:t xml:space="preserve">, </w:t>
      </w:r>
      <w:r w:rsidRPr="00B05D61">
        <w:rPr>
          <w:sz w:val="22"/>
          <w:szCs w:val="22"/>
        </w:rPr>
        <w:t>values followed by different letters are significantly different at P&lt;</w:t>
      </w:r>
      <w:r>
        <w:rPr>
          <w:sz w:val="22"/>
          <w:szCs w:val="22"/>
        </w:rPr>
        <w:t>0.05.</w:t>
      </w:r>
      <w:r w:rsidR="00AD22B4" w:rsidRPr="00486BEB">
        <w:rPr>
          <w:bCs/>
          <w:sz w:val="22"/>
          <w:vertAlign w:val="superscript"/>
        </w:rPr>
        <w:t>§</w:t>
      </w:r>
      <w:r w:rsidR="00AD22B4" w:rsidRPr="00486BEB">
        <w:rPr>
          <w:bCs/>
          <w:sz w:val="22"/>
        </w:rPr>
        <w:t xml:space="preserve"> SE, standard error.</w:t>
      </w:r>
    </w:p>
    <w:sectPr w:rsidR="003E5FE7" w:rsidRPr="00486BEB" w:rsidSect="00F95070">
      <w:footerReference w:type="default" r:id="rId7"/>
      <w:pgSz w:w="11906" w:h="16838" w:code="9"/>
      <w:pgMar w:top="1418" w:right="1418" w:bottom="1418" w:left="1418" w:header="720" w:footer="720" w:gutter="0"/>
      <w:lnNumType w:countBy="1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7631B84" w14:textId="77777777" w:rsidR="00C66C2E" w:rsidRDefault="00C66C2E" w:rsidP="002E5272">
      <w:r>
        <w:separator/>
      </w:r>
    </w:p>
  </w:endnote>
  <w:endnote w:type="continuationSeparator" w:id="0">
    <w:p w14:paraId="2D684DDD" w14:textId="77777777" w:rsidR="00C66C2E" w:rsidRDefault="00C66C2E" w:rsidP="002E52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0A790A" w14:textId="77777777" w:rsidR="001F6208" w:rsidRDefault="002E5272">
    <w:pPr>
      <w:pStyle w:val="Pidipagina"/>
      <w:jc w:val="right"/>
    </w:pPr>
    <w:r>
      <w:fldChar w:fldCharType="begin"/>
    </w:r>
    <w:r w:rsidR="003E5FE7">
      <w:instrText>PAGE   \* MERGEFORMAT</w:instrText>
    </w:r>
    <w:r>
      <w:fldChar w:fldCharType="separate"/>
    </w:r>
    <w:r w:rsidR="0082177B" w:rsidRPr="0082177B">
      <w:rPr>
        <w:noProof/>
        <w:lang w:val="it-IT"/>
      </w:rPr>
      <w:t>1</w:t>
    </w:r>
    <w:r>
      <w:fldChar w:fldCharType="end"/>
    </w:r>
  </w:p>
  <w:p w14:paraId="17D25777" w14:textId="77777777" w:rsidR="001F6208" w:rsidRDefault="0082177B">
    <w:pPr>
      <w:pStyle w:val="Pidipagin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6E9937" w14:textId="77777777" w:rsidR="00C66C2E" w:rsidRDefault="00C66C2E" w:rsidP="002E5272">
      <w:r>
        <w:separator/>
      </w:r>
    </w:p>
  </w:footnote>
  <w:footnote w:type="continuationSeparator" w:id="0">
    <w:p w14:paraId="62EAFBDF" w14:textId="77777777" w:rsidR="00C66C2E" w:rsidRDefault="00C66C2E" w:rsidP="002E527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20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3E5FE7"/>
    <w:rsid w:val="0002297A"/>
    <w:rsid w:val="000769AC"/>
    <w:rsid w:val="00141E07"/>
    <w:rsid w:val="002B3859"/>
    <w:rsid w:val="002E5272"/>
    <w:rsid w:val="003E5FE7"/>
    <w:rsid w:val="00486BEB"/>
    <w:rsid w:val="00510C60"/>
    <w:rsid w:val="00563C39"/>
    <w:rsid w:val="0082177B"/>
    <w:rsid w:val="00907224"/>
    <w:rsid w:val="00AD22B4"/>
    <w:rsid w:val="00C66C2E"/>
    <w:rsid w:val="00D16527"/>
    <w:rsid w:val="00D802B4"/>
    <w:rsid w:val="00DC6643"/>
    <w:rsid w:val="00F65994"/>
    <w:rsid w:val="00FE6D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2FA0E2A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3E5FE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idipagina">
    <w:name w:val="footer"/>
    <w:basedOn w:val="Normale"/>
    <w:link w:val="PidipaginaCarattere"/>
    <w:uiPriority w:val="99"/>
    <w:rsid w:val="003E5FE7"/>
    <w:pPr>
      <w:tabs>
        <w:tab w:val="center" w:pos="4986"/>
        <w:tab w:val="right" w:pos="9972"/>
      </w:tabs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3E5FE7"/>
    <w:rPr>
      <w:rFonts w:ascii="Times New Roman" w:eastAsia="Times New Roman" w:hAnsi="Times New Roman" w:cs="Times New Roman"/>
      <w:sz w:val="24"/>
      <w:szCs w:val="24"/>
      <w:lang w:val="en-GB"/>
    </w:rPr>
  </w:style>
  <w:style w:type="character" w:styleId="Numeroriga">
    <w:name w:val="line number"/>
    <w:basedOn w:val="Caratterepredefinitoparagrafo"/>
    <w:uiPriority w:val="99"/>
    <w:semiHidden/>
    <w:unhideWhenUsed/>
    <w:rsid w:val="003E5FE7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AD22B4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AD22B4"/>
    <w:rPr>
      <w:rFonts w:ascii="Tahoma" w:eastAsia="Times New Roman" w:hAnsi="Tahoma" w:cs="Tahoma"/>
      <w:sz w:val="16"/>
      <w:szCs w:val="16"/>
      <w:lang w:val="en-GB"/>
    </w:rPr>
  </w:style>
  <w:style w:type="paragraph" w:styleId="Revisione">
    <w:name w:val="Revision"/>
    <w:hidden/>
    <w:uiPriority w:val="99"/>
    <w:semiHidden/>
    <w:rsid w:val="00486BE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3E5FE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idipagina">
    <w:name w:val="footer"/>
    <w:basedOn w:val="Normale"/>
    <w:link w:val="PidipaginaCarattere"/>
    <w:uiPriority w:val="99"/>
    <w:rsid w:val="003E5FE7"/>
    <w:pPr>
      <w:tabs>
        <w:tab w:val="center" w:pos="4986"/>
        <w:tab w:val="right" w:pos="9972"/>
      </w:tabs>
    </w:pPr>
    <w:rPr>
      <w:lang w:eastAsia="x-none"/>
    </w:r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3E5FE7"/>
    <w:rPr>
      <w:rFonts w:ascii="Times New Roman" w:eastAsia="Times New Roman" w:hAnsi="Times New Roman" w:cs="Times New Roman"/>
      <w:sz w:val="24"/>
      <w:szCs w:val="24"/>
      <w:lang w:val="en-GB" w:eastAsia="x-none"/>
    </w:rPr>
  </w:style>
  <w:style w:type="character" w:styleId="Numeroriga">
    <w:name w:val="line number"/>
    <w:basedOn w:val="Caratterepredefinitoparagrafo"/>
    <w:uiPriority w:val="99"/>
    <w:semiHidden/>
    <w:unhideWhenUsed/>
    <w:rsid w:val="003E5FE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346</Words>
  <Characters>1975</Characters>
  <Application>Microsoft Macintosh Word</Application>
  <DocSecurity>0</DocSecurity>
  <Lines>16</Lines>
  <Paragraphs>4</Paragraphs>
  <ScaleCrop>false</ScaleCrop>
  <Company/>
  <LinksUpToDate>false</LinksUpToDate>
  <CharactersWithSpaces>23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renzo</dc:creator>
  <cp:lastModifiedBy>Emidio Albertini</cp:lastModifiedBy>
  <cp:revision>5</cp:revision>
  <dcterms:created xsi:type="dcterms:W3CDTF">2014-05-12T09:45:00Z</dcterms:created>
  <dcterms:modified xsi:type="dcterms:W3CDTF">2015-02-13T15:23:00Z</dcterms:modified>
</cp:coreProperties>
</file>